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P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CA05C1" w:rsidRPr="005B1DE7" w:rsidRDefault="005D427B" w:rsidP="00124B1B">
      <w:pPr>
        <w:pStyle w:val="ListParagraph"/>
        <w:numPr>
          <w:ilvl w:val="1"/>
          <w:numId w:val="10"/>
        </w:numPr>
        <w:spacing w:after="120" w:line="360" w:lineRule="auto"/>
        <w:ind w:left="1080"/>
        <w:jc w:val="both"/>
        <w:rPr>
          <w:rFonts w:eastAsia="SimSun"/>
          <w:szCs w:val="24"/>
          <w:highlight w:val="yellow"/>
        </w:rPr>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r w:rsidR="005B1DE7">
        <w:rPr>
          <w:rFonts w:eastAsia="SimSun"/>
          <w:szCs w:val="24"/>
          <w:highlight w:val="yellow"/>
        </w:rPr>
        <w:t>……</w: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2" w:name="_Toc458336860"/>
            <w:bookmarkStart w:id="3"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B03FD6" w:rsidP="007D6DFB">
            <w:pPr>
              <w:pStyle w:val="Bullet4"/>
              <w:numPr>
                <w:ilvl w:val="0"/>
                <w:numId w:val="0"/>
              </w:numPr>
              <w:spacing w:after="0" w:line="360" w:lineRule="auto"/>
              <w:jc w:val="both"/>
              <w:rPr>
                <w:color w:val="4F81BD"/>
              </w:rPr>
            </w:pPr>
            <w:r>
              <w:rPr>
                <w:color w:val="4F81BD"/>
              </w:rPr>
              <w:t>2 25/26</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1 27</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30</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B03FD6" w:rsidP="00EC4CF5">
            <w:pPr>
              <w:pStyle w:val="Bullet4"/>
              <w:numPr>
                <w:ilvl w:val="0"/>
                <w:numId w:val="0"/>
              </w:numPr>
              <w:spacing w:after="0" w:line="360" w:lineRule="auto"/>
              <w:jc w:val="both"/>
              <w:rPr>
                <w:color w:val="4F81BD"/>
              </w:rPr>
            </w:pPr>
            <w:r>
              <w:rPr>
                <w:color w:val="4F81BD"/>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7</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80301" w:rsidP="00EC4CF5">
            <w:pPr>
              <w:pStyle w:val="Bullet4"/>
              <w:numPr>
                <w:ilvl w:val="0"/>
                <w:numId w:val="0"/>
              </w:numPr>
              <w:spacing w:after="0" w:line="360" w:lineRule="auto"/>
              <w:jc w:val="both"/>
              <w:rPr>
                <w:color w:val="4F81BD"/>
              </w:rPr>
            </w:pPr>
            <w:r>
              <w:rPr>
                <w:color w:val="4F81BD"/>
              </w:rPr>
              <w:t>2-7</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8</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9-1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Interim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5</w:t>
            </w:r>
          </w:p>
        </w:tc>
      </w:tr>
      <w:tr w:rsidR="00EC4CF5" w:rsidTr="00F0200D">
        <w:tc>
          <w:tcPr>
            <w:tcW w:w="3347" w:type="dxa"/>
          </w:tcPr>
          <w:p w:rsidR="00EC4CF5" w:rsidRDefault="00EC4CF5" w:rsidP="00980301">
            <w:pPr>
              <w:pStyle w:val="Bullet4"/>
              <w:numPr>
                <w:ilvl w:val="0"/>
                <w:numId w:val="21"/>
              </w:numPr>
              <w:spacing w:after="0" w:line="360" w:lineRule="auto"/>
              <w:ind w:left="851" w:hanging="567"/>
              <w:rPr>
                <w:sz w:val="20"/>
              </w:rPr>
            </w:pPr>
            <w:r>
              <w:rPr>
                <w:sz w:val="20"/>
              </w:rPr>
              <w:lastRenderedPageBreak/>
              <w:t>Develop Requirement Analysi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6-17</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Functional and Non-Functional Requirement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8-20</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0-21</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2</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Class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atabase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Structural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User Interface Desig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Pr="006A2900" w:rsidRDefault="00EC4CF5" w:rsidP="00EC4CF5">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6A2900" w:rsidRDefault="00EC4CF5" w:rsidP="00EC4CF5">
            <w:pPr>
              <w:pStyle w:val="Bullet4"/>
              <w:numPr>
                <w:ilvl w:val="0"/>
                <w:numId w:val="22"/>
              </w:numPr>
              <w:spacing w:after="0" w:line="360" w:lineRule="auto"/>
              <w:jc w:val="both"/>
              <w:rPr>
                <w:b/>
              </w:rPr>
            </w:pPr>
            <w:r>
              <w:rPr>
                <w:sz w:val="20"/>
              </w:rPr>
              <w:t>Coding for Prototype</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5-27</w:t>
            </w:r>
          </w:p>
        </w:tc>
      </w:tr>
      <w:tr w:rsidR="00EC4CF5" w:rsidTr="00F0200D">
        <w:tc>
          <w:tcPr>
            <w:tcW w:w="3347" w:type="dxa"/>
          </w:tcPr>
          <w:p w:rsidR="00EC4CF5" w:rsidRPr="00E15ADE" w:rsidRDefault="00EC4CF5" w:rsidP="00EC4CF5">
            <w:pPr>
              <w:pStyle w:val="Bullet4"/>
              <w:numPr>
                <w:ilvl w:val="0"/>
                <w:numId w:val="22"/>
              </w:numPr>
              <w:spacing w:after="0" w:line="360" w:lineRule="auto"/>
              <w:jc w:val="both"/>
            </w:pPr>
            <w:r w:rsidRPr="00E15ADE">
              <w:rPr>
                <w:sz w:val="20"/>
              </w:rPr>
              <w:t>Testing</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8</w:t>
            </w:r>
            <w:r w:rsidR="00BA6237">
              <w:rPr>
                <w:color w:val="4F81BD"/>
              </w:rPr>
              <w:t xml:space="preserve"> </w:t>
            </w:r>
          </w:p>
        </w:tc>
      </w:tr>
      <w:tr w:rsidR="00EC4CF5" w:rsidTr="00F0200D">
        <w:tc>
          <w:tcPr>
            <w:tcW w:w="3347" w:type="dxa"/>
          </w:tcPr>
          <w:p w:rsidR="00EC4CF5" w:rsidRPr="00E15ADE" w:rsidRDefault="00EC4CF5" w:rsidP="00B3637E">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571E6C" w:rsidP="00EC4CF5">
            <w:pPr>
              <w:pStyle w:val="Bullet4"/>
              <w:numPr>
                <w:ilvl w:val="0"/>
                <w:numId w:val="0"/>
              </w:numPr>
              <w:spacing w:after="0" w:line="360" w:lineRule="auto"/>
              <w:jc w:val="both"/>
              <w:rPr>
                <w:color w:val="4F81BD"/>
              </w:rPr>
            </w:pPr>
            <w:r>
              <w:rPr>
                <w:color w:val="4F81BD"/>
              </w:rPr>
              <w:t>29</w:t>
            </w:r>
          </w:p>
        </w:tc>
      </w:tr>
      <w:tr w:rsidR="00EC4CF5" w:rsidTr="00F0200D">
        <w:tc>
          <w:tcPr>
            <w:tcW w:w="3347" w:type="dxa"/>
          </w:tcPr>
          <w:p w:rsidR="00EC4CF5" w:rsidRPr="00E15ADE" w:rsidRDefault="00EC4CF5" w:rsidP="00EC4CF5">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b/>
                <w:sz w:val="20"/>
              </w:rPr>
            </w:pPr>
            <w:r w:rsidRPr="00E15ADE">
              <w:rPr>
                <w:sz w:val="20"/>
              </w:rPr>
              <w:t>Develop Progress Report</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0-1</w:t>
            </w: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sz w:val="20"/>
              </w:rPr>
            </w:pPr>
            <w:r>
              <w:rPr>
                <w:sz w:val="20"/>
              </w:rPr>
              <w:t>Preparation for 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4</w:t>
            </w:r>
          </w:p>
        </w:tc>
      </w:tr>
      <w:tr w:rsidR="00EC4CF5" w:rsidTr="00F0200D">
        <w:tc>
          <w:tcPr>
            <w:tcW w:w="3347" w:type="dxa"/>
          </w:tcPr>
          <w:p w:rsidR="00EC4CF5" w:rsidRDefault="00EC4CF5" w:rsidP="00EC4CF5">
            <w:pPr>
              <w:pStyle w:val="Bullet4"/>
              <w:numPr>
                <w:ilvl w:val="0"/>
                <w:numId w:val="23"/>
              </w:numPr>
              <w:spacing w:after="0" w:line="360" w:lineRule="auto"/>
              <w:jc w:val="both"/>
              <w:rPr>
                <w:sz w:val="20"/>
              </w:rPr>
            </w:pPr>
            <w:r>
              <w:rPr>
                <w:sz w:val="20"/>
              </w:rPr>
              <w:t>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5</w:t>
            </w:r>
          </w:p>
        </w:tc>
      </w:tr>
      <w:tr w:rsidR="00EC4CF5" w:rsidTr="00F0200D">
        <w:tc>
          <w:tcPr>
            <w:tcW w:w="3347" w:type="dxa"/>
          </w:tcPr>
          <w:p w:rsidR="00EC4CF5" w:rsidRDefault="00EC4CF5" w:rsidP="0084723D">
            <w:pPr>
              <w:pStyle w:val="Bullet4"/>
              <w:numPr>
                <w:ilvl w:val="0"/>
                <w:numId w:val="23"/>
              </w:numPr>
              <w:spacing w:after="0" w:line="360" w:lineRule="auto"/>
              <w:rPr>
                <w:sz w:val="20"/>
              </w:rPr>
            </w:pPr>
            <w:r>
              <w:rPr>
                <w:sz w:val="20"/>
              </w:rPr>
              <w:t>Preparation for 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C84980" w:rsidP="00EC4CF5">
            <w:pPr>
              <w:pStyle w:val="Bullet4"/>
              <w:numPr>
                <w:ilvl w:val="0"/>
                <w:numId w:val="0"/>
              </w:numPr>
              <w:spacing w:after="0" w:line="360" w:lineRule="auto"/>
              <w:jc w:val="both"/>
              <w:rPr>
                <w:color w:val="4F81BD"/>
              </w:rPr>
            </w:pPr>
            <w:r>
              <w:rPr>
                <w:color w:val="4F81BD"/>
              </w:rPr>
              <w:t>6-8</w:t>
            </w:r>
          </w:p>
        </w:tc>
      </w:tr>
      <w:tr w:rsidR="00EC4CF5" w:rsidTr="00F0200D">
        <w:tc>
          <w:tcPr>
            <w:tcW w:w="3347" w:type="dxa"/>
          </w:tcPr>
          <w:p w:rsidR="00EC4CF5" w:rsidRDefault="00D471E5" w:rsidP="00EC4CF5">
            <w:pPr>
              <w:pStyle w:val="Bullet4"/>
              <w:numPr>
                <w:ilvl w:val="0"/>
                <w:numId w:val="23"/>
              </w:numPr>
              <w:spacing w:after="0" w:line="360" w:lineRule="auto"/>
              <w:jc w:val="both"/>
              <w:rPr>
                <w:sz w:val="20"/>
              </w:rPr>
            </w:pPr>
            <w:r>
              <w:rPr>
                <w:sz w:val="20"/>
              </w:rPr>
              <w:t>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9</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804E75" w:rsidRDefault="00766A7D" w:rsidP="00124B1B">
      <w:pPr>
        <w:spacing w:line="360" w:lineRule="auto"/>
        <w:ind w:left="360"/>
        <w:rPr>
          <w:rFonts w:eastAsia="SimSun"/>
          <w:highlight w:val="yellow"/>
          <w:u w:val="single"/>
          <w:lang w:val="en-US"/>
        </w:rPr>
      </w:pPr>
      <w:r w:rsidRPr="00804E75">
        <w:rPr>
          <w:rFonts w:eastAsia="SimSun"/>
          <w:highlight w:val="yellow"/>
          <w:u w:val="single"/>
          <w:lang w:val="en-US"/>
        </w:rPr>
        <w:t>BIT304</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Start Date:</w:t>
      </w:r>
      <w:r w:rsidR="00406879" w:rsidRPr="00804E75">
        <w:rPr>
          <w:rFonts w:eastAsia="SimSun"/>
          <w:highlight w:val="yellow"/>
          <w:lang w:val="en-US"/>
        </w:rPr>
        <w:t xml:space="preserve"> </w:t>
      </w:r>
      <w:r w:rsidR="00406879" w:rsidRPr="00804E75">
        <w:rPr>
          <w:rFonts w:eastAsia="SimSun"/>
          <w:szCs w:val="24"/>
          <w:highlight w:val="yellow"/>
        </w:rPr>
        <w:t>17</w:t>
      </w:r>
      <w:r w:rsidR="00406879" w:rsidRPr="00804E75">
        <w:rPr>
          <w:rFonts w:eastAsia="SimSun"/>
          <w:szCs w:val="24"/>
          <w:highlight w:val="yellow"/>
          <w:vertAlign w:val="superscript"/>
        </w:rPr>
        <w:t>th</w:t>
      </w:r>
      <w:r w:rsidR="00406879" w:rsidRPr="00804E75">
        <w:rPr>
          <w:rFonts w:eastAsia="SimSun"/>
          <w:szCs w:val="24"/>
          <w:highlight w:val="yellow"/>
        </w:rPr>
        <w:t xml:space="preserve"> June 2020</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End Date:</w:t>
      </w:r>
      <w:r w:rsidR="00406879" w:rsidRPr="00804E75">
        <w:rPr>
          <w:rFonts w:eastAsia="SimSun"/>
          <w:szCs w:val="24"/>
          <w:highlight w:val="yellow"/>
        </w:rPr>
        <w:t xml:space="preserve"> 9</w:t>
      </w:r>
      <w:r w:rsidR="00406879" w:rsidRPr="00804E75">
        <w:rPr>
          <w:rFonts w:eastAsia="SimSun"/>
          <w:szCs w:val="24"/>
          <w:highlight w:val="yellow"/>
          <w:vertAlign w:val="superscript"/>
        </w:rPr>
        <w:t>th</w:t>
      </w:r>
      <w:r w:rsidR="00406879" w:rsidRPr="00804E75">
        <w:rPr>
          <w:rFonts w:eastAsia="SimSun"/>
          <w:szCs w:val="24"/>
          <w:highlight w:val="yellow"/>
        </w:rPr>
        <w:t xml:space="preserve"> August 2018</w:t>
      </w:r>
    </w:p>
    <w:p w:rsidR="00051F44" w:rsidRPr="00804E75" w:rsidRDefault="00051F44" w:rsidP="00124B1B">
      <w:pPr>
        <w:spacing w:line="360" w:lineRule="auto"/>
        <w:ind w:left="360"/>
        <w:rPr>
          <w:rFonts w:eastAsia="SimSun"/>
          <w:highlight w:val="yellow"/>
          <w:lang w:val="en-US"/>
        </w:rPr>
      </w:pPr>
    </w:p>
    <w:p w:rsidR="00051F44" w:rsidRPr="00804E75" w:rsidRDefault="00051F44" w:rsidP="00124B1B">
      <w:pPr>
        <w:spacing w:line="360" w:lineRule="auto"/>
        <w:ind w:left="360"/>
        <w:rPr>
          <w:rFonts w:eastAsia="SimSun"/>
          <w:highlight w:val="yellow"/>
          <w:u w:val="single"/>
          <w:lang w:val="en-US"/>
        </w:rPr>
      </w:pPr>
      <w:r w:rsidRPr="00804E75">
        <w:rPr>
          <w:rFonts w:eastAsia="SimSun"/>
          <w:highlight w:val="yellow"/>
          <w:u w:val="single"/>
          <w:lang w:val="en-US"/>
        </w:rPr>
        <w:t>BIT305</w:t>
      </w:r>
    </w:p>
    <w:p w:rsidR="00051F44" w:rsidRPr="00804E75" w:rsidRDefault="00051F44" w:rsidP="00124B1B">
      <w:pPr>
        <w:spacing w:line="360" w:lineRule="auto"/>
        <w:ind w:left="360"/>
        <w:rPr>
          <w:rFonts w:eastAsia="SimSun"/>
          <w:highlight w:val="yellow"/>
          <w:lang w:val="en-US"/>
        </w:rPr>
      </w:pPr>
      <w:r w:rsidRPr="00804E75">
        <w:rPr>
          <w:rFonts w:eastAsia="SimSun"/>
          <w:highlight w:val="yellow"/>
          <w:lang w:val="en-US"/>
        </w:rPr>
        <w:t>Proposed Start Date:</w:t>
      </w:r>
      <w:r w:rsidR="00804E75" w:rsidRPr="00804E75">
        <w:rPr>
          <w:rFonts w:eastAsia="SimSun"/>
          <w:highlight w:val="yellow"/>
          <w:lang w:val="en-US"/>
        </w:rPr>
        <w:t xml:space="preserve"> September 21</w:t>
      </w:r>
      <w:r w:rsidR="00804E75" w:rsidRPr="00804E75">
        <w:rPr>
          <w:rFonts w:eastAsia="SimSun"/>
          <w:highlight w:val="yellow"/>
          <w:vertAlign w:val="superscript"/>
          <w:lang w:val="en-US"/>
        </w:rPr>
        <w:t>st</w:t>
      </w:r>
      <w:r w:rsidR="00804E75" w:rsidRPr="00804E75">
        <w:rPr>
          <w:rFonts w:eastAsia="SimSun"/>
          <w:highlight w:val="yellow"/>
          <w:lang w:val="en-US"/>
        </w:rPr>
        <w:t xml:space="preserve"> , 2020</w:t>
      </w:r>
    </w:p>
    <w:p w:rsidR="00051F44" w:rsidRPr="00051F44" w:rsidRDefault="00051F44" w:rsidP="00124B1B">
      <w:pPr>
        <w:spacing w:line="360" w:lineRule="auto"/>
        <w:ind w:left="360"/>
        <w:rPr>
          <w:rFonts w:eastAsia="SimSun"/>
          <w:lang w:val="en-US"/>
        </w:rPr>
      </w:pPr>
      <w:r w:rsidRPr="00804E75">
        <w:rPr>
          <w:rFonts w:eastAsia="SimSun"/>
          <w:highlight w:val="yellow"/>
          <w:lang w:val="en-US"/>
        </w:rPr>
        <w:t>Proposed End Date:</w:t>
      </w:r>
      <w:r w:rsidR="00804E75" w:rsidRPr="00804E75">
        <w:rPr>
          <w:rFonts w:eastAsia="SimSun"/>
          <w:highlight w:val="yellow"/>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w:t>
      </w:r>
      <w:bookmarkStart w:id="4" w:name="_GoBack"/>
      <w:bookmarkEnd w:id="4"/>
      <w:r>
        <w:rPr>
          <w:lang w:val="en-GB"/>
        </w:rPr>
        <w:t xml:space="preserve">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749D" w:rsidRDefault="00C9749D">
      <w:r>
        <w:separator/>
      </w:r>
    </w:p>
  </w:endnote>
  <w:endnote w:type="continuationSeparator" w:id="0">
    <w:p w:rsidR="00C9749D" w:rsidRDefault="00C974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749D" w:rsidRDefault="00C9749D">
      <w:r>
        <w:separator/>
      </w:r>
    </w:p>
  </w:footnote>
  <w:footnote w:type="continuationSeparator" w:id="0">
    <w:p w:rsidR="00C9749D" w:rsidRDefault="00C9749D">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4794"/>
    <w:rsid w:val="000153E1"/>
    <w:rsid w:val="00023FAD"/>
    <w:rsid w:val="0003347E"/>
    <w:rsid w:val="0005076D"/>
    <w:rsid w:val="00051F44"/>
    <w:rsid w:val="00080249"/>
    <w:rsid w:val="000C0D40"/>
    <w:rsid w:val="000D3418"/>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71DB2"/>
    <w:rsid w:val="002C34E4"/>
    <w:rsid w:val="002D170E"/>
    <w:rsid w:val="002F69A1"/>
    <w:rsid w:val="003043FE"/>
    <w:rsid w:val="003242D4"/>
    <w:rsid w:val="0036217E"/>
    <w:rsid w:val="003661C3"/>
    <w:rsid w:val="00395079"/>
    <w:rsid w:val="003979E2"/>
    <w:rsid w:val="003B4594"/>
    <w:rsid w:val="003C5EC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D1E6C"/>
    <w:rsid w:val="007D28CB"/>
    <w:rsid w:val="007D6DFB"/>
    <w:rsid w:val="00803A9B"/>
    <w:rsid w:val="00804E75"/>
    <w:rsid w:val="00816591"/>
    <w:rsid w:val="0083226D"/>
    <w:rsid w:val="0084723D"/>
    <w:rsid w:val="00890586"/>
    <w:rsid w:val="008A20EC"/>
    <w:rsid w:val="009033AA"/>
    <w:rsid w:val="0092183E"/>
    <w:rsid w:val="009544C2"/>
    <w:rsid w:val="00966137"/>
    <w:rsid w:val="00980301"/>
    <w:rsid w:val="00990D68"/>
    <w:rsid w:val="009A6B6D"/>
    <w:rsid w:val="009C0C0B"/>
    <w:rsid w:val="009D6DA5"/>
    <w:rsid w:val="00A64490"/>
    <w:rsid w:val="00A76E1E"/>
    <w:rsid w:val="00A902EC"/>
    <w:rsid w:val="00A93848"/>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A51A9"/>
    <w:rsid w:val="00BA5799"/>
    <w:rsid w:val="00BA6237"/>
    <w:rsid w:val="00BB4593"/>
    <w:rsid w:val="00BD07CC"/>
    <w:rsid w:val="00C14A81"/>
    <w:rsid w:val="00C2302D"/>
    <w:rsid w:val="00C54583"/>
    <w:rsid w:val="00C84980"/>
    <w:rsid w:val="00C9749D"/>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66CF75"/>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2BD9F-4A04-44E3-9B77-8A6417E68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4</TotalTime>
  <Pages>14</Pages>
  <Words>1690</Words>
  <Characters>963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38</cp:revision>
  <cp:lastPrinted>2019-08-23T04:33:00Z</cp:lastPrinted>
  <dcterms:created xsi:type="dcterms:W3CDTF">2020-06-23T06:19:00Z</dcterms:created>
  <dcterms:modified xsi:type="dcterms:W3CDTF">2020-06-30T09:36:00Z</dcterms:modified>
</cp:coreProperties>
</file>